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t xml:space="preserve"> </w:t>
      </w:r>
      <w:proofErr w:type="gramStart"/>
      <w:r>
        <w:t>This</w:t>
      </w:r>
      <w:proofErr w:type="gramEnd"/>
      <w:r>
        <w:t xml:space="preserve"> requires producing numerous samples of parameter values, whose variability is intended to reflect </w:t>
      </w:r>
      <w:r w:rsidR="0071048C">
        <w:t xml:space="preserve">the joint </w:t>
      </w:r>
      <w:r>
        <w:t>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w:t>
      </w:r>
      <w:r w:rsidR="0071048C">
        <w:t xml:space="preserve">no comorbidities, and that </w:t>
      </w:r>
      <w:r w:rsidR="0031366F">
        <w:t xml:space="preserve">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F26302" w:rsidRDefault="00F26302" w:rsidP="00975116">
      <w:r>
        <w:lastRenderedPageBreak/>
        <w:t>For some of the methods, we assess the PSA estimates produced when data for the two health stat</w:t>
      </w:r>
      <w:r w:rsidR="00513D80">
        <w:t xml:space="preserve">es are based on observations of different patients. Although </w:t>
      </w:r>
      <w:r w:rsidR="0071048C">
        <w:t xml:space="preserve">in this example </w:t>
      </w:r>
      <w:r w:rsidR="00513D80">
        <w:t xml:space="preserve">there is no bootstrapped gold standard against which results may be compared, </w:t>
      </w:r>
      <w:r w:rsidR="0071048C">
        <w:t xml:space="preserve">it </w:t>
      </w:r>
      <w:r w:rsidR="00513D80">
        <w:t xml:space="preserve">is included as it represents a relatively typical occurrence in health economic evaluations. </w:t>
      </w:r>
    </w:p>
    <w:p w:rsidR="006A5E2C" w:rsidRDefault="006A5E2C" w:rsidP="00975116">
      <w:r>
        <w:t xml:space="preserve">The inspiration for this paper was that we have observed authors of economic evaluations </w:t>
      </w:r>
      <w:r w:rsidR="008C20E7">
        <w:t>using naive and resampling approaches</w:t>
      </w:r>
      <w:r>
        <w:t xml:space="preserve">, which we </w:t>
      </w:r>
      <w:r w:rsidR="0071048C">
        <w:t>show</w:t>
      </w:r>
      <w:r>
        <w:t xml:space="preser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w:t>
      </w:r>
      <w:r w:rsidR="0071048C">
        <w:t xml:space="preserve">provided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w:t>
      </w:r>
      <w:r w:rsidR="0071048C">
        <w:t xml:space="preserve">is </w:t>
      </w:r>
      <w:r w:rsidR="00DD41F7">
        <w:t xml:space="preserve">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r w:rsidR="0071048C">
        <w:t>Note that monotonicity applies in all cases as all points are below the diagonal line</w:t>
      </w:r>
    </w:p>
    <w:p w:rsidR="0028566C" w:rsidRDefault="00DA2697" w:rsidP="0028566C">
      <w:pPr>
        <w:keepNext/>
      </w:pPr>
      <w:r>
        <w:rPr>
          <w:noProof/>
        </w:rPr>
        <w:drawing>
          <wp:inline distT="0" distB="0" distL="0" distR="0" wp14:anchorId="45D60CB9" wp14:editId="3FB2DE1D">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 xml:space="preserve">expected values (uncertainty in the means) rather than uncertainty and variability in </w:t>
      </w:r>
      <w:r w:rsidR="0071048C">
        <w:t>the range of values encountered</w:t>
      </w:r>
      <w:r>
        <w:t xml:space="preserve">, </w:t>
      </w:r>
      <w:r w:rsidR="008C6FB9">
        <w:t xml:space="preserve">‘true’ uncertainty in the mean values of U1 and U2 was estimated by repeatedly </w:t>
      </w:r>
      <w:r w:rsidR="0071048C">
        <w:t xml:space="preserve">the IPD with replacement </w:t>
      </w:r>
      <w:r w:rsidR="0071048C">
        <w:lastRenderedPageBreak/>
        <w:t>1,000 times</w:t>
      </w:r>
      <w:r w:rsidR="008C6FB9">
        <w:t xml:space="preserve">, and for each resample calculating the mean values of U1 and U2 produced. </w:t>
      </w:r>
      <w:r w:rsidR="0071048C">
        <w:t>T</w:t>
      </w:r>
      <w:r w:rsidR="008C6FB9">
        <w:t xml:space="preserve">hi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t xml:space="preserve">We can see that the two parameters are monotonically related, as no estimate of U1 is less than the corresponding estimate of U2, and </w:t>
      </w:r>
      <w:r w:rsidR="0031366F">
        <w:t xml:space="preserve">all values are below </w:t>
      </w:r>
      <w:r>
        <w:t xml:space="preserve">the diagonal line. </w:t>
      </w:r>
      <w:r w:rsidR="0071048C">
        <w:t>T</w:t>
      </w:r>
      <w:r>
        <w: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accurately represent the uncertainty in the differences between U1 and U2.</w:t>
      </w:r>
    </w:p>
    <w:p w:rsidR="00DD41F7" w:rsidRDefault="00707C32" w:rsidP="00DD41F7">
      <w:pPr>
        <w:keepNext/>
      </w:pPr>
      <w:r>
        <w:rPr>
          <w:noProof/>
        </w:rPr>
        <w:drawing>
          <wp:inline distT="0" distB="0" distL="0" distR="0" wp14:anchorId="4BFFCE42" wp14:editId="2F989E02">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513D80" w:rsidP="00900EF8">
            <w:r>
              <w:t>Sample 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t xml:space="preserve">Table </w:t>
      </w:r>
      <w:fldSimple w:instr=" SEQ Table \* ARABIC ">
        <w:r w:rsidR="006E6329">
          <w:rPr>
            <w:noProof/>
          </w:rPr>
          <w:t>1</w:t>
        </w:r>
      </w:fldSimple>
      <w:bookmarkEnd w:id="2"/>
      <w:r>
        <w:t xml:space="preserve"> </w:t>
      </w:r>
      <w:proofErr w:type="gramStart"/>
      <w:r>
        <w:t>The</w:t>
      </w:r>
      <w:proofErr w:type="gramEnd"/>
      <w:r>
        <w:t xml:space="preserve"> assumed available summary data</w:t>
      </w:r>
      <w:r w:rsidR="003A0530">
        <w:t>. This is assumed to be the only information available to the modeller</w:t>
      </w:r>
    </w:p>
    <w:p w:rsidR="00513D80" w:rsidRDefault="00513D80" w:rsidP="00513D80">
      <w:pPr>
        <w:pStyle w:val="Heading3"/>
      </w:pPr>
      <w:r>
        <w:lastRenderedPageBreak/>
        <w:t>Summary statistics in supplementary analysis</w:t>
      </w:r>
    </w:p>
    <w:p w:rsidR="00513D80" w:rsidRDefault="0071048C" w:rsidP="00513D80">
      <w:r>
        <w:t xml:space="preserve">A supplementary analysis was conducted for those methods shown in the primary analysis to produce appropriate results. In this supplementary analysis, it was assumed that estimates for the mean value of U1 and U2 were based on different populations. In our example, </w:t>
      </w:r>
      <w:r w:rsidR="00513D80">
        <w:t xml:space="preserve">U1 is drawn from </w:t>
      </w:r>
      <w:r w:rsidR="006E6329">
        <w:t>8</w:t>
      </w:r>
      <w:r w:rsidR="00513D80">
        <w:t xml:space="preserve">0 patients and U2 is drawn from 15 different patients. For example, all </w:t>
      </w:r>
      <w:r w:rsidR="006E6329">
        <w:t>9</w:t>
      </w:r>
      <w:r w:rsidR="00513D80">
        <w:t xml:space="preserve">5 patients may be suffering from the same disease, but the </w:t>
      </w:r>
      <w:r w:rsidR="006E6329">
        <w:t>8</w:t>
      </w:r>
      <w:r w:rsidR="00513D80">
        <w:t xml:space="preserve">0 patients used to inform the U1 estimate are in a non-progressed state, and the 15 patients are in the progressed state. Neither the U1 values of the 15 patients when they were in the non-progressed state nor the U2 values of </w:t>
      </w:r>
      <w:r w:rsidR="006E6329">
        <w:t>8</w:t>
      </w:r>
      <w:r w:rsidR="00513D80">
        <w:t>0 patients when (or if) they will be in the progressed states are known.</w:t>
      </w:r>
      <w:r w:rsidR="006E6329">
        <w:t xml:space="preserve"> The summary data available are shown in </w:t>
      </w:r>
      <w:r w:rsidR="006E6329">
        <w:fldChar w:fldCharType="begin"/>
      </w:r>
      <w:r w:rsidR="006E6329">
        <w:instrText xml:space="preserve"> REF _Ref343527672 \h </w:instrText>
      </w:r>
      <w:r w:rsidR="006E6329">
        <w:fldChar w:fldCharType="separate"/>
      </w:r>
      <w:r w:rsidR="006E6329">
        <w:t xml:space="preserve">Table </w:t>
      </w:r>
      <w:r w:rsidR="006E6329">
        <w:rPr>
          <w:noProof/>
        </w:rPr>
        <w:t>2</w:t>
      </w:r>
      <w:r w:rsidR="006E6329">
        <w:fldChar w:fldCharType="end"/>
      </w:r>
      <w:r w:rsidR="006E6329">
        <w:t>.</w:t>
      </w:r>
    </w:p>
    <w:tbl>
      <w:tblPr>
        <w:tblStyle w:val="TableGrid"/>
        <w:tblW w:w="0" w:type="auto"/>
        <w:tblLook w:val="04A0" w:firstRow="1" w:lastRow="0" w:firstColumn="1" w:lastColumn="0" w:noHBand="0" w:noVBand="1"/>
      </w:tblPr>
      <w:tblGrid>
        <w:gridCol w:w="2093"/>
        <w:gridCol w:w="1559"/>
        <w:gridCol w:w="1559"/>
      </w:tblGrid>
      <w:tr w:rsidR="00513D80" w:rsidTr="0071048C">
        <w:tc>
          <w:tcPr>
            <w:tcW w:w="2093" w:type="dxa"/>
          </w:tcPr>
          <w:p w:rsidR="00513D80" w:rsidRDefault="00513D80" w:rsidP="0071048C"/>
        </w:tc>
        <w:tc>
          <w:tcPr>
            <w:tcW w:w="1559" w:type="dxa"/>
          </w:tcPr>
          <w:p w:rsidR="00513D80" w:rsidRPr="00900EF8" w:rsidRDefault="00513D80" w:rsidP="0071048C">
            <w:pPr>
              <w:rPr>
                <w:b/>
              </w:rPr>
            </w:pPr>
            <w:r w:rsidRPr="00900EF8">
              <w:rPr>
                <w:b/>
              </w:rPr>
              <w:t>U1</w:t>
            </w:r>
          </w:p>
        </w:tc>
        <w:tc>
          <w:tcPr>
            <w:tcW w:w="1559" w:type="dxa"/>
          </w:tcPr>
          <w:p w:rsidR="00513D80" w:rsidRPr="00900EF8" w:rsidRDefault="00513D80" w:rsidP="0071048C">
            <w:pPr>
              <w:rPr>
                <w:b/>
              </w:rPr>
            </w:pPr>
            <w:r w:rsidRPr="00900EF8">
              <w:rPr>
                <w:b/>
              </w:rPr>
              <w:t>U2</w:t>
            </w:r>
          </w:p>
        </w:tc>
      </w:tr>
      <w:tr w:rsidR="00513D80" w:rsidTr="0071048C">
        <w:tc>
          <w:tcPr>
            <w:tcW w:w="2093" w:type="dxa"/>
          </w:tcPr>
          <w:p w:rsidR="00513D80" w:rsidRDefault="00513D80" w:rsidP="00513D80">
            <w:r>
              <w:t>Sample size</w:t>
            </w:r>
          </w:p>
        </w:tc>
        <w:tc>
          <w:tcPr>
            <w:tcW w:w="1559" w:type="dxa"/>
          </w:tcPr>
          <w:p w:rsidR="00513D80" w:rsidRDefault="006E6329" w:rsidP="0071048C">
            <w:r>
              <w:t>8</w:t>
            </w:r>
            <w:r w:rsidR="00513D80">
              <w:t>0</w:t>
            </w:r>
          </w:p>
        </w:tc>
        <w:tc>
          <w:tcPr>
            <w:tcW w:w="1559" w:type="dxa"/>
          </w:tcPr>
          <w:p w:rsidR="00513D80" w:rsidRDefault="00513D80" w:rsidP="0071048C">
            <w:r>
              <w:t>15</w:t>
            </w:r>
          </w:p>
        </w:tc>
      </w:tr>
      <w:tr w:rsidR="00513D80" w:rsidTr="0071048C">
        <w:tc>
          <w:tcPr>
            <w:tcW w:w="2093" w:type="dxa"/>
          </w:tcPr>
          <w:p w:rsidR="00513D80" w:rsidRDefault="00513D80" w:rsidP="00513D80">
            <w:r>
              <w:t>Sample mean</w:t>
            </w:r>
          </w:p>
        </w:tc>
        <w:tc>
          <w:tcPr>
            <w:tcW w:w="1559" w:type="dxa"/>
          </w:tcPr>
          <w:p w:rsidR="00513D80" w:rsidRDefault="00513D80" w:rsidP="0071048C">
            <w:r>
              <w:t>0.600</w:t>
            </w:r>
          </w:p>
        </w:tc>
        <w:tc>
          <w:tcPr>
            <w:tcW w:w="1559" w:type="dxa"/>
          </w:tcPr>
          <w:p w:rsidR="00513D80" w:rsidRDefault="00513D80" w:rsidP="0071048C">
            <w:r>
              <w:t>0.542</w:t>
            </w:r>
          </w:p>
        </w:tc>
      </w:tr>
      <w:tr w:rsidR="00513D80" w:rsidTr="006E6329">
        <w:trPr>
          <w:trHeight w:val="211"/>
        </w:trPr>
        <w:tc>
          <w:tcPr>
            <w:tcW w:w="2093" w:type="dxa"/>
          </w:tcPr>
          <w:p w:rsidR="00513D80" w:rsidRDefault="006E6329" w:rsidP="0071048C">
            <w:r>
              <w:t>Standard deviation</w:t>
            </w:r>
          </w:p>
        </w:tc>
        <w:tc>
          <w:tcPr>
            <w:tcW w:w="1559" w:type="dxa"/>
          </w:tcPr>
          <w:p w:rsidR="00513D80" w:rsidRDefault="006E6329" w:rsidP="0071048C">
            <w:r>
              <w:t>0.100</w:t>
            </w:r>
          </w:p>
        </w:tc>
        <w:tc>
          <w:tcPr>
            <w:tcW w:w="1559" w:type="dxa"/>
          </w:tcPr>
          <w:p w:rsidR="00513D80" w:rsidRDefault="006E6329" w:rsidP="006E6329">
            <w:pPr>
              <w:keepNext/>
            </w:pPr>
            <w:r>
              <w:t>0.120</w:t>
            </w:r>
          </w:p>
        </w:tc>
      </w:tr>
      <w:tr w:rsidR="006E6329" w:rsidTr="0071048C">
        <w:tc>
          <w:tcPr>
            <w:tcW w:w="2093" w:type="dxa"/>
          </w:tcPr>
          <w:p w:rsidR="006E6329" w:rsidRDefault="006E6329" w:rsidP="0071048C">
            <w:r>
              <w:t>Standard error</w:t>
            </w:r>
          </w:p>
        </w:tc>
        <w:tc>
          <w:tcPr>
            <w:tcW w:w="1559" w:type="dxa"/>
          </w:tcPr>
          <w:p w:rsidR="006E6329" w:rsidRDefault="006E6329" w:rsidP="0071048C">
            <w:r>
              <w:t>0.011</w:t>
            </w:r>
          </w:p>
        </w:tc>
        <w:tc>
          <w:tcPr>
            <w:tcW w:w="1559" w:type="dxa"/>
          </w:tcPr>
          <w:p w:rsidR="006E6329" w:rsidRDefault="006E6329" w:rsidP="006E6329">
            <w:pPr>
              <w:keepNext/>
            </w:pPr>
            <w:r>
              <w:t>0.038</w:t>
            </w:r>
          </w:p>
        </w:tc>
      </w:tr>
    </w:tbl>
    <w:p w:rsidR="00513D80" w:rsidRDefault="006E6329" w:rsidP="006E6329">
      <w:pPr>
        <w:pStyle w:val="Caption"/>
      </w:pPr>
      <w:bookmarkStart w:id="3" w:name="_Ref343527672"/>
      <w:r>
        <w:t xml:space="preserve">Table </w:t>
      </w:r>
      <w:fldSimple w:instr=" SEQ Table \* ARABIC ">
        <w:r>
          <w:rPr>
            <w:noProof/>
          </w:rPr>
          <w:t>2</w:t>
        </w:r>
      </w:fldSimple>
      <w:bookmarkEnd w:id="3"/>
      <w:r>
        <w:t xml:space="preserve"> Assumed summary data available in supplementary analysis. This is assumed to be the only information available to the modeller</w:t>
      </w:r>
    </w:p>
    <w:p w:rsidR="003A01DA" w:rsidRPr="003A01DA" w:rsidRDefault="003A01DA" w:rsidP="003A01DA">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r>
                      <w:rPr>
                        <w:rFonts w:ascii="Cambria Math" w:hAnsi="Cambria Math"/>
                      </w:rPr>
                      <m:t xml:space="preserve">-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 xml:space="preserve">Naïve </w:t>
            </w:r>
            <w:r>
              <w:lastRenderedPageBreak/>
              <w:t>Methods</w:t>
            </w:r>
          </w:p>
        </w:tc>
        <w:tc>
          <w:tcPr>
            <w:tcW w:w="1390" w:type="dxa"/>
          </w:tcPr>
          <w:p w:rsidR="00A86571" w:rsidRDefault="00A86571" w:rsidP="00131B0D">
            <w:r>
              <w:lastRenderedPageBreak/>
              <w:t>1</w:t>
            </w:r>
          </w:p>
        </w:tc>
        <w:tc>
          <w:tcPr>
            <w:tcW w:w="1417" w:type="dxa"/>
          </w:tcPr>
          <w:p w:rsidR="00A86571" w:rsidRDefault="00A86571" w:rsidP="00BE3F5D">
            <w:r>
              <w:t xml:space="preserve">Independent </w:t>
            </w:r>
            <w:r>
              <w:lastRenderedPageBreak/>
              <w:t>Sampling</w:t>
            </w:r>
          </w:p>
        </w:tc>
        <w:tc>
          <w:tcPr>
            <w:tcW w:w="5084" w:type="dxa"/>
          </w:tcPr>
          <w:p w:rsidR="00A86571" w:rsidRDefault="00A86571" w:rsidP="008C20E7">
            <w:r>
              <w:lastRenderedPageBreak/>
              <w:t xml:space="preserve">For each of the PSA runs, take one draw from U1 and </w:t>
            </w:r>
            <w:r>
              <w:lastRenderedPageBreak/>
              <w:t>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lastRenderedPageBreak/>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m:t>
                </m:r>
                <m:r>
                  <w:rPr>
                    <w:rFonts w:ascii="Cambria Math" w:hAnsi="Cambria Math" w:cstheme="minorHAnsi"/>
                  </w:rPr>
                  <m:t>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4" w:name="_Ref323291518"/>
      <w:r>
        <w:t xml:space="preserve">Table </w:t>
      </w:r>
      <w:fldSimple w:instr=" SEQ Table \* ARABIC ">
        <w:r w:rsidR="006E6329">
          <w:rPr>
            <w:noProof/>
          </w:rPr>
          <w:t>3</w:t>
        </w:r>
      </w:fldSimple>
      <w:bookmarkEnd w:id="4"/>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lastRenderedPageBreak/>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w:t>
      </w:r>
      <w:r w:rsidR="0018273B">
        <w:t xml:space="preserve">formally highlight </w:t>
      </w:r>
      <w:r w:rsidR="00366FEC">
        <w:t xml:space="preserve">this.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w:t>
      </w:r>
      <w:r w:rsidR="0018273B">
        <w:t>with a magnitude greater than</w:t>
      </w:r>
      <w:r w:rsidR="00AA771D">
        <w:t xml:space="preserve"> 1.</w:t>
      </w:r>
      <w:r w:rsidR="00A2397C">
        <w:t xml:space="preserve"> </w:t>
      </w:r>
      <w:r w:rsidR="00AE2C7F">
        <w:t>The</w:t>
      </w:r>
      <w:r w:rsidR="00A2397C">
        <w:t xml:space="preserve"> correlation of two random variables X and Y is defined as follows:</w:t>
      </w:r>
    </w:p>
    <w:p w:rsidR="00A2397C" w:rsidRDefault="0071048C"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w:t>
      </w:r>
      <w:proofErr w:type="gramStart"/>
      <w:r>
        <w:rPr>
          <w:rFonts w:cstheme="minorHAnsi"/>
        </w:rPr>
        <w:t>is</w:t>
      </w:r>
      <w:proofErr w:type="gramEnd"/>
      <w:r>
        <w:rPr>
          <w:rFonts w:cstheme="minorHAnsi"/>
        </w:rPr>
        <w:t xml:space="preserve"> presented in the appendix. </w:t>
      </w:r>
    </w:p>
    <w:p w:rsidR="00D758FB" w:rsidRDefault="004B2A9B" w:rsidP="00D758FB">
      <w:pPr>
        <w:pStyle w:val="Heading3"/>
      </w:pPr>
      <w:r>
        <w:lastRenderedPageBreak/>
        <w:t>Difference model methods</w:t>
      </w:r>
    </w:p>
    <w:p w:rsidR="00E71475" w:rsidRDefault="00084D3F" w:rsidP="00E71475">
      <w:pPr>
        <w:rPr>
          <w:lang w:eastAsia="zh-CN"/>
        </w:rPr>
      </w:pPr>
      <w:r>
        <w:t xml:space="preserve">The concept of this method is to find transformations of U1 and U2, such that the transformed variables are judged to be independent. We introduce </w:t>
      </w:r>
      <w:r w:rsidR="0018273B">
        <w:t xml:space="preserve">another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18273B" w:rsidRPr="0018273B"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w:p>
    <w:p w:rsidR="0018273B" w:rsidRPr="0018273B" w:rsidRDefault="00C86CD6" w:rsidP="006F0B1D">
      <w:pPr>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oMath>
      </m:oMathPara>
    </w:p>
    <w:p w:rsidR="00775489" w:rsidRDefault="00C86CD6" w:rsidP="006F0B1D">
      <w:pPr>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18273B" w:rsidRPr="0018273B"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oMath>
      </m:oMathPara>
    </w:p>
    <w:p w:rsidR="0018273B" w:rsidRPr="0018273B" w:rsidRDefault="009D2079" w:rsidP="00C86CD6">
      <w:pPr>
        <w:keepNext/>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oMath>
      </m:oMathPara>
    </w:p>
    <w:p w:rsidR="00C86CD6" w:rsidRDefault="009D2079" w:rsidP="00C86CD6">
      <w:pPr>
        <w:keepNext/>
        <w:rPr>
          <w:rFonts w:cstheme="minorHAnsi"/>
        </w:rPr>
      </w:pPr>
      <m:oMathPara>
        <m:oMath>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18273B" w:rsidRPr="0018273B"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oMath>
      </m:oMathPara>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We use two visual approaches to compare the ten methods with each other, and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E23BD9">
      <w:r>
        <w:lastRenderedPageBreak/>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 and b=536.33.</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14:anchorId="22BA16BE" wp14:editId="58073609">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5" w:name="_Ref340230165"/>
      <w:r>
        <w:t xml:space="preserve">Figure </w:t>
      </w:r>
      <w:fldSimple w:instr=" SEQ Figure \* ARABIC ">
        <w:r w:rsidR="001463F3">
          <w:rPr>
            <w:noProof/>
          </w:rPr>
          <w:t>3</w:t>
        </w:r>
      </w:fldSimple>
      <w:bookmarkEnd w:id="5"/>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1463F3">
      <w:pPr>
        <w:keepNext/>
      </w:pPr>
      <w:r>
        <w:rPr>
          <w:noProof/>
        </w:rPr>
        <w:lastRenderedPageBreak/>
        <w:drawing>
          <wp:inline distT="0" distB="0" distL="0" distR="0" wp14:anchorId="27B0EE42" wp14:editId="49B11E89">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1463F3">
      <w:pPr>
        <w:pStyle w:val="Caption"/>
      </w:pPr>
      <w:bookmarkStart w:id="6" w:name="_Ref340653784"/>
      <w:r>
        <w:t xml:space="preserve">Figure </w:t>
      </w:r>
      <w:fldSimple w:instr=" SEQ Figure \* ARABIC ">
        <w:r>
          <w:rPr>
            <w:noProof/>
          </w:rPr>
          <w:t>4</w:t>
        </w:r>
      </w:fldSimple>
      <w:bookmarkEnd w:id="6"/>
      <w:r>
        <w:t xml:space="preserve"> Scatterplots of U1 against U2 for each of the methods</w:t>
      </w:r>
    </w:p>
    <w:p w:rsidR="009D6F8F" w:rsidRPr="009D6F8F" w:rsidRDefault="009D6F8F" w:rsidP="009D6F8F"/>
    <w:p w:rsidR="00072341" w:rsidRPr="00072341" w:rsidRDefault="00072341" w:rsidP="00072341">
      <w:pPr>
        <w:pStyle w:val="Heading3"/>
      </w:pPr>
      <w:r>
        <w:lastRenderedPageBreak/>
        <w:t>Monotonicity violation</w:t>
      </w:r>
    </w:p>
    <w:p w:rsidR="00C52573" w:rsidRDefault="006A31BA" w:rsidP="00C52573">
      <w:r>
        <w:t xml:space="preserve">In this example, the only approach where monotonicity is violated in the 1000 PSA samples being compared is method </w:t>
      </w:r>
      <w:r w:rsidR="003E3177">
        <w:t>one</w:t>
      </w:r>
      <w:r>
        <w:t>, independent sampling, where 53 out of the 1000 PSA samples violate</w:t>
      </w:r>
      <w:r w:rsidR="00BB6DAB">
        <w:t>d</w:t>
      </w:r>
      <w:r>
        <w:t xml:space="preserve"> </w:t>
      </w:r>
      <w:r w:rsidR="003E4861">
        <w:t>monotonicity</w:t>
      </w:r>
      <w:r>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w:t>
      </w:r>
      <w:r w:rsidR="0018273B">
        <w:t xml:space="preserve"> and method two</w:t>
      </w:r>
      <w:r w:rsidR="00610911">
        <w:t>.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3C0A89" w:rsidP="00EC0C0F">
      <w:r>
        <w:rPr>
          <w:noProof/>
        </w:rPr>
        <w:lastRenderedPageBreak/>
        <w:drawing>
          <wp:inline distT="0" distB="0" distL="0" distR="0" wp14:anchorId="2AED4F54" wp14:editId="6D091005">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524D9D">
      <w:pPr>
        <w:pStyle w:val="Caption"/>
      </w:pPr>
      <w:bookmarkStart w:id="7" w:name="_Ref340241271"/>
      <w:r>
        <w:lastRenderedPageBreak/>
        <w:t xml:space="preserve">Figure </w:t>
      </w:r>
      <w:fldSimple w:instr=" SEQ Figure \* ARABIC ">
        <w:r w:rsidR="001463F3">
          <w:rPr>
            <w:noProof/>
          </w:rPr>
          <w:t>5</w:t>
        </w:r>
      </w:fldSimple>
      <w:bookmarkEnd w:id="7"/>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6E6329" w:rsidRDefault="006E6329" w:rsidP="006E6329">
      <w:pPr>
        <w:pStyle w:val="Heading3"/>
      </w:pPr>
      <w:r>
        <w:t>Results of supplementary analysis</w:t>
      </w:r>
    </w:p>
    <w:p w:rsidR="006E6329" w:rsidRDefault="006E6329" w:rsidP="006E6329">
      <w:r>
        <w:t>[To write something here]</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F26302"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and will produce identical estimates </w:t>
      </w:r>
      <w:r w:rsidR="00485010">
        <w:t xml:space="preserve">of the Beta parameters </w:t>
      </w:r>
      <w:r w:rsidR="008F57EA">
        <w:t>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w:t>
      </w:r>
      <w:r w:rsidR="005C4B18">
        <w:lastRenderedPageBreak/>
        <w:t xml:space="preserve">using </w:t>
      </w:r>
      <w:r w:rsidR="004155F1">
        <w:t xml:space="preserve">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proofErr w:type="gramStart"/>
      <w:r>
        <w:t>Further research to see whether using method 10 in a previous HTA would have affected decision uncertainty.</w:t>
      </w:r>
      <w:proofErr w:type="gramEnd"/>
      <w:r>
        <w:t xml:space="preserve"> </w:t>
      </w:r>
    </w:p>
    <w:p w:rsidR="00A90C1A" w:rsidRDefault="00A90C1A" w:rsidP="009858AC">
      <w:proofErr w:type="gramStart"/>
      <w:r>
        <w:t>[ Need</w:t>
      </w:r>
      <w:proofErr w:type="gramEnd"/>
      <w:r>
        <w:t xml:space="preserve"> to think about this section again as we’ve now done both of the things we flagged for further research!]</w:t>
      </w:r>
    </w:p>
    <w:p w:rsidR="00430AB7" w:rsidRDefault="00430AB7" w:rsidP="00430AB7">
      <w:pPr>
        <w:pStyle w:val="Heading3"/>
      </w:pPr>
      <w:r>
        <w:t>Implications for practice</w:t>
      </w:r>
    </w:p>
    <w:p w:rsidR="00DA1E02" w:rsidRDefault="00DA1E02" w:rsidP="00056F93">
      <w:r>
        <w:t xml:space="preserve">The decision whether to use a method which forces a monotonic relationship between two or more variables needs to be made on the basis of good clinical evidence and in consultation with clinical experts. </w:t>
      </w:r>
      <w:r w:rsidR="007F7436">
        <w:t xml:space="preserve">Using a method which forces this monotonic relationship for all PSA runs is to make a strong assumption which may not be justified by either the available evidence or clinical opinion. If there is neither strong evidence nor a consensus of clinical opinion that variables have this monotonic relationship, then simpler methods such as independent sampling, in </w:t>
      </w:r>
      <w:r w:rsidR="005C4B18">
        <w:t xml:space="preserve">which </w:t>
      </w:r>
      <w:bookmarkStart w:id="8" w:name="_GoBack"/>
      <w:bookmarkEnd w:id="8"/>
      <w:r w:rsidR="007F7436">
        <w:t xml:space="preserve">monotonicity can be violated, may be more appropriate. </w:t>
      </w:r>
    </w:p>
    <w:p w:rsidR="007F7436" w:rsidRDefault="007F7436" w:rsidP="00056F93">
      <w:r>
        <w:lastRenderedPageBreak/>
        <w:t xml:space="preserve">Some of the methods for ensuring monotonicity should be avoided for statistical reasons. These are the replacement methods (three and four) and the resampling methods (five and six). These methods produce biased estimates of the means and variances of the distributions, shifting the centres of these distributions by introducing discontinuities. As a result, they produce estimates which do not adequately represent the summary information </w:t>
      </w:r>
      <w:r w:rsidR="000E7974">
        <w:t xml:space="preserve">used in their construction. For this reason we warn against the use of these methods even where there is strong belief in the clinical relationship between variables. </w:t>
      </w:r>
    </w:p>
    <w:p w:rsidR="00F26302" w:rsidRDefault="000E7974" w:rsidP="00056F93">
      <w:r>
        <w:t xml:space="preserve">If the decision to use a method which ensures monotonicity between variables is made, then the most appropriate methods appear to be either to be a covariance-based method (method eight) or the difference method (method ten). As described in the findings section above, of these two approaches, the difference method has a number of advantages, and we have produced an easy-to-use Excel workbook to facilitate its use. </w:t>
      </w:r>
    </w:p>
    <w:p w:rsidR="00430AB7" w:rsidRDefault="00DF6C54" w:rsidP="00430AB7">
      <w:pPr>
        <w:pStyle w:val="Heading3"/>
      </w:pPr>
      <w:r>
        <w:t>Conclusion</w:t>
      </w:r>
    </w:p>
    <w:p w:rsidR="00485010" w:rsidRDefault="00DF6C54">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assessments. </w:t>
      </w:r>
    </w:p>
    <w:p w:rsidR="00485010" w:rsidRDefault="00485010" w:rsidP="00485010">
      <w:r>
        <w:br w:type="page"/>
      </w:r>
    </w:p>
    <w:p w:rsidR="006C78E2" w:rsidRDefault="00485010" w:rsidP="00485010">
      <w:pPr>
        <w:pStyle w:val="Heading1"/>
      </w:pPr>
      <w:r>
        <w:lastRenderedPageBreak/>
        <w:t>References</w:t>
      </w:r>
    </w:p>
    <w:p w:rsidR="0038052F" w:rsidRPr="0038052F" w:rsidRDefault="000E7974">
      <w:pPr>
        <w:pStyle w:val="NormalWeb"/>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pPr>
        <w:pStyle w:val="NormalWeb"/>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38052F">
      <w:pPr>
        <w:pStyle w:val="NormalWeb"/>
        <w:ind w:left="640" w:hanging="640"/>
        <w:divId w:val="1364210312"/>
      </w:pPr>
      <w:r>
        <w:fldChar w:fldCharType="end"/>
      </w:r>
    </w:p>
    <w:sectPr w:rsidR="00485010" w:rsidRPr="00485010" w:rsidSect="006F0B1D">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17F" w:rsidRDefault="0007717F" w:rsidP="00751271">
      <w:pPr>
        <w:spacing w:after="0" w:line="240" w:lineRule="auto"/>
      </w:pPr>
      <w:r>
        <w:separator/>
      </w:r>
    </w:p>
  </w:endnote>
  <w:endnote w:type="continuationSeparator" w:id="0">
    <w:p w:rsidR="0007717F" w:rsidRDefault="0007717F"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71048C" w:rsidRDefault="0071048C">
        <w:pPr>
          <w:pStyle w:val="Footer"/>
          <w:jc w:val="center"/>
        </w:pPr>
        <w:r>
          <w:fldChar w:fldCharType="begin"/>
        </w:r>
        <w:r>
          <w:instrText xml:space="preserve"> PAGE   \* MERGEFORMAT </w:instrText>
        </w:r>
        <w:r>
          <w:fldChar w:fldCharType="separate"/>
        </w:r>
        <w:r w:rsidR="005C4B18">
          <w:rPr>
            <w:noProof/>
          </w:rPr>
          <w:t>1</w:t>
        </w:r>
        <w:r>
          <w:rPr>
            <w:noProof/>
          </w:rPr>
          <w:fldChar w:fldCharType="end"/>
        </w:r>
      </w:p>
    </w:sdtContent>
  </w:sdt>
  <w:p w:rsidR="0071048C" w:rsidRDefault="007104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17F" w:rsidRDefault="0007717F" w:rsidP="00751271">
      <w:pPr>
        <w:spacing w:after="0" w:line="240" w:lineRule="auto"/>
      </w:pPr>
      <w:r>
        <w:separator/>
      </w:r>
    </w:p>
  </w:footnote>
  <w:footnote w:type="continuationSeparator" w:id="0">
    <w:p w:rsidR="0007717F" w:rsidRDefault="0007717F"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6">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4"/>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4205"/>
    <w:rsid w:val="00027CAE"/>
    <w:rsid w:val="000444A0"/>
    <w:rsid w:val="00056F93"/>
    <w:rsid w:val="00072341"/>
    <w:rsid w:val="0007717F"/>
    <w:rsid w:val="00084D3F"/>
    <w:rsid w:val="00086EF3"/>
    <w:rsid w:val="00091BB9"/>
    <w:rsid w:val="000A6FF5"/>
    <w:rsid w:val="000B14B7"/>
    <w:rsid w:val="000B5D3F"/>
    <w:rsid w:val="000C21A2"/>
    <w:rsid w:val="000E2BD3"/>
    <w:rsid w:val="000E7974"/>
    <w:rsid w:val="00100A52"/>
    <w:rsid w:val="001021E8"/>
    <w:rsid w:val="0012061B"/>
    <w:rsid w:val="00126979"/>
    <w:rsid w:val="00131603"/>
    <w:rsid w:val="00131B0D"/>
    <w:rsid w:val="001424BF"/>
    <w:rsid w:val="001463F3"/>
    <w:rsid w:val="001517EA"/>
    <w:rsid w:val="00165045"/>
    <w:rsid w:val="00165E76"/>
    <w:rsid w:val="00170F06"/>
    <w:rsid w:val="00181285"/>
    <w:rsid w:val="0018273B"/>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5010"/>
    <w:rsid w:val="0048769E"/>
    <w:rsid w:val="00492116"/>
    <w:rsid w:val="004A314A"/>
    <w:rsid w:val="004B25EB"/>
    <w:rsid w:val="004B2A9B"/>
    <w:rsid w:val="004D6DDF"/>
    <w:rsid w:val="004E593F"/>
    <w:rsid w:val="004E5985"/>
    <w:rsid w:val="00513D80"/>
    <w:rsid w:val="005235E2"/>
    <w:rsid w:val="00524D9D"/>
    <w:rsid w:val="00567B8E"/>
    <w:rsid w:val="005703A1"/>
    <w:rsid w:val="00573694"/>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A51D0"/>
    <w:rsid w:val="007B482F"/>
    <w:rsid w:val="007C54F7"/>
    <w:rsid w:val="007D2A85"/>
    <w:rsid w:val="007F7436"/>
    <w:rsid w:val="008003F4"/>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26302"/>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0BE70-A8E0-4BB7-966A-D24916087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9</Pages>
  <Words>7113</Words>
  <Characters>4054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7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1</cp:revision>
  <dcterms:created xsi:type="dcterms:W3CDTF">2012-12-02T16:20:00Z</dcterms:created>
  <dcterms:modified xsi:type="dcterms:W3CDTF">2013-01-1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